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7124" w:rsidRDefault="00EB2181" w:rsidP="00816440">
      <w:pPr>
        <w:keepNext/>
        <w:keepLines/>
        <w:jc w:val="center"/>
        <w:rPr>
          <w:rFonts w:ascii="Crimson Pro ExtraLight" w:hAnsi="Crimson Pro ExtraLight"/>
          <w:b/>
          <w:sz w:val="24"/>
        </w:rPr>
      </w:pPr>
      <w:r>
        <w:rPr>
          <w:rFonts w:ascii="Crimson Pro ExtraLight" w:hAnsi="Crimson Pro ExtraLight"/>
          <w:b/>
          <w:sz w:val="24"/>
        </w:rPr>
        <w:t>CHAPTER III</w:t>
      </w:r>
    </w:p>
    <w:p w:rsidR="00EB2181" w:rsidRDefault="00EB2181" w:rsidP="00816440">
      <w:pPr>
        <w:keepNext/>
        <w:keepLines/>
        <w:jc w:val="center"/>
        <w:rPr>
          <w:rFonts w:ascii="Crimson Pro ExtraLight" w:hAnsi="Crimson Pro ExtraLight"/>
          <w:b/>
          <w:sz w:val="24"/>
        </w:rPr>
      </w:pPr>
      <w:r>
        <w:rPr>
          <w:rFonts w:ascii="Crimson Pro ExtraLight" w:hAnsi="Crimson Pro ExtraLight"/>
          <w:b/>
          <w:sz w:val="24"/>
        </w:rPr>
        <w:t>METHODS</w:t>
      </w:r>
    </w:p>
    <w:p w:rsidR="00EB2181" w:rsidRDefault="00EB2181" w:rsidP="00816440">
      <w:pPr>
        <w:keepNext/>
        <w:keepLines/>
        <w:spacing w:line="276" w:lineRule="auto"/>
        <w:ind w:firstLine="720"/>
        <w:jc w:val="both"/>
        <w:rPr>
          <w:rFonts w:ascii="Crimson Pro ExtraLight" w:hAnsi="Crimson Pro ExtraLight"/>
          <w:sz w:val="24"/>
        </w:rPr>
      </w:pPr>
      <w:r>
        <w:rPr>
          <w:rFonts w:ascii="Crimson Pro ExtraLight" w:hAnsi="Crimson Pro ExtraLight"/>
          <w:sz w:val="24"/>
        </w:rPr>
        <w:t>This</w:t>
      </w:r>
      <w:r w:rsidRPr="00EB2181">
        <w:rPr>
          <w:rFonts w:ascii="Crimson Pro ExtraLight" w:hAnsi="Crimson Pro ExtraLight"/>
          <w:sz w:val="24"/>
        </w:rPr>
        <w:t xml:space="preserve"> </w:t>
      </w:r>
      <w:r>
        <w:rPr>
          <w:rFonts w:ascii="Crimson Pro ExtraLight" w:hAnsi="Crimson Pro ExtraLight"/>
          <w:sz w:val="24"/>
        </w:rPr>
        <w:t xml:space="preserve">chapter </w:t>
      </w:r>
      <w:r w:rsidRPr="00EB2181">
        <w:rPr>
          <w:rFonts w:ascii="Crimson Pro ExtraLight" w:hAnsi="Crimson Pro ExtraLight"/>
          <w:sz w:val="24"/>
        </w:rPr>
        <w:t xml:space="preserve">will discuss </w:t>
      </w:r>
      <w:r>
        <w:rPr>
          <w:rFonts w:ascii="Crimson Pro ExtraLight" w:hAnsi="Crimson Pro ExtraLight"/>
          <w:sz w:val="24"/>
        </w:rPr>
        <w:t xml:space="preserve">the various aspects of the </w:t>
      </w:r>
      <w:r w:rsidRPr="00EB2181">
        <w:rPr>
          <w:rFonts w:ascii="Crimson Pro ExtraLight" w:hAnsi="Crimson Pro ExtraLight"/>
          <w:sz w:val="24"/>
        </w:rPr>
        <w:t>devised methodology</w:t>
      </w:r>
      <w:r>
        <w:rPr>
          <w:rFonts w:ascii="Crimson Pro ExtraLight" w:hAnsi="Crimson Pro ExtraLight"/>
          <w:sz w:val="24"/>
        </w:rPr>
        <w:t xml:space="preserve"> that will be strictly followed</w:t>
      </w:r>
      <w:r w:rsidRPr="00EB2181">
        <w:rPr>
          <w:rFonts w:ascii="Crimson Pro ExtraLight" w:hAnsi="Crimson Pro ExtraLight"/>
          <w:sz w:val="24"/>
        </w:rPr>
        <w:t xml:space="preserve">. Specifically, it will discuss the research design, materials and methods, measures, application testing and simulation, system flow, and </w:t>
      </w:r>
      <w:r w:rsidR="002E388E">
        <w:rPr>
          <w:rFonts w:ascii="Crimson Pro ExtraLight" w:hAnsi="Crimson Pro ExtraLight"/>
          <w:sz w:val="24"/>
        </w:rPr>
        <w:t xml:space="preserve">system </w:t>
      </w:r>
      <w:r w:rsidRPr="00EB2181">
        <w:rPr>
          <w:rFonts w:ascii="Crimson Pro ExtraLight" w:hAnsi="Crimson Pro ExtraLight"/>
          <w:sz w:val="24"/>
        </w:rPr>
        <w:t>design.</w:t>
      </w:r>
      <w:r w:rsidR="002E388E">
        <w:rPr>
          <w:rFonts w:ascii="Crimson Pro ExtraLight" w:hAnsi="Crimson Pro ExtraLight"/>
          <w:sz w:val="24"/>
        </w:rPr>
        <w:t xml:space="preserve"> </w:t>
      </w:r>
    </w:p>
    <w:p w:rsidR="009904D4" w:rsidRDefault="009904D4" w:rsidP="00816440">
      <w:pPr>
        <w:keepNext/>
        <w:keepLines/>
        <w:spacing w:line="276" w:lineRule="auto"/>
        <w:jc w:val="both"/>
        <w:rPr>
          <w:rFonts w:ascii="Crimson Pro ExtraLight" w:hAnsi="Crimson Pro ExtraLight"/>
          <w:b/>
          <w:sz w:val="24"/>
        </w:rPr>
      </w:pPr>
      <w:r>
        <w:rPr>
          <w:rFonts w:ascii="Crimson Pro ExtraLight" w:hAnsi="Crimson Pro ExtraLight"/>
          <w:b/>
          <w:sz w:val="24"/>
        </w:rPr>
        <w:t>Research Design</w:t>
      </w:r>
    </w:p>
    <w:p w:rsidR="009904D4" w:rsidRDefault="009904D4" w:rsidP="00816440">
      <w:pPr>
        <w:keepNext/>
        <w:keepLines/>
        <w:spacing w:line="276" w:lineRule="auto"/>
        <w:jc w:val="both"/>
        <w:rPr>
          <w:rFonts w:ascii="Crimson Pro ExtraLight" w:hAnsi="Crimson Pro ExtraLight"/>
          <w:sz w:val="24"/>
        </w:rPr>
      </w:pPr>
      <w:r>
        <w:rPr>
          <w:rFonts w:ascii="Crimson Pro ExtraLight" w:hAnsi="Crimson Pro ExtraLight"/>
          <w:b/>
          <w:sz w:val="24"/>
        </w:rPr>
        <w:tab/>
      </w:r>
      <w:r>
        <w:rPr>
          <w:rFonts w:ascii="Crimson Pro ExtraLight" w:hAnsi="Crimson Pro ExtraLight"/>
          <w:sz w:val="24"/>
        </w:rPr>
        <w:t xml:space="preserve">This research project will employ an applied research design. </w:t>
      </w:r>
      <w:r w:rsidR="00660710" w:rsidRPr="00660710">
        <w:rPr>
          <w:rFonts w:ascii="Crimson Pro ExtraLight" w:hAnsi="Crimson Pro ExtraLight"/>
          <w:sz w:val="24"/>
        </w:rPr>
        <w:t>According to Hedrick et al., (1993), unlike basic research</w:t>
      </w:r>
      <w:r w:rsidR="00084617">
        <w:rPr>
          <w:rFonts w:ascii="Crimson Pro ExtraLight" w:hAnsi="Crimson Pro ExtraLight"/>
          <w:sz w:val="24"/>
        </w:rPr>
        <w:t xml:space="preserve"> where it is theoretical in nature</w:t>
      </w:r>
      <w:r w:rsidR="00660710" w:rsidRPr="00660710">
        <w:rPr>
          <w:rFonts w:ascii="Crimson Pro ExtraLight" w:hAnsi="Crimson Pro ExtraLight"/>
          <w:sz w:val="24"/>
        </w:rPr>
        <w:t xml:space="preserve">, applied research design is </w:t>
      </w:r>
      <w:r w:rsidR="00084617">
        <w:rPr>
          <w:rFonts w:ascii="Crimson Pro ExtraLight" w:hAnsi="Crimson Pro ExtraLight"/>
          <w:sz w:val="24"/>
        </w:rPr>
        <w:t xml:space="preserve">practical and descriptively </w:t>
      </w:r>
      <w:r w:rsidR="00660710" w:rsidRPr="00660710">
        <w:rPr>
          <w:rFonts w:ascii="Crimson Pro ExtraLight" w:hAnsi="Crimson Pro ExtraLight"/>
          <w:sz w:val="24"/>
        </w:rPr>
        <w:t xml:space="preserve">employed to allow the researcher to build knowledge and develop practical solutions for a certain research problem. In other words, the objective of applied research is to develop a product to solve a looming issue that a society is currently dealing. </w:t>
      </w:r>
      <w:r w:rsidR="007C5C37">
        <w:rPr>
          <w:rFonts w:ascii="Crimson Pro ExtraLight" w:hAnsi="Crimson Pro ExtraLight"/>
          <w:sz w:val="24"/>
        </w:rPr>
        <w:t xml:space="preserve">In this case, </w:t>
      </w:r>
      <w:r w:rsidR="0094711F" w:rsidRPr="00660710">
        <w:rPr>
          <w:rFonts w:ascii="Crimson Pro ExtraLight" w:hAnsi="Crimson Pro ExtraLight"/>
          <w:sz w:val="24"/>
        </w:rPr>
        <w:t xml:space="preserve">applied research design is a suitable research design to employ </w:t>
      </w:r>
      <w:r w:rsidR="0094711F">
        <w:rPr>
          <w:rFonts w:ascii="Crimson Pro ExtraLight" w:hAnsi="Crimson Pro ExtraLight"/>
          <w:sz w:val="24"/>
        </w:rPr>
        <w:t xml:space="preserve">since </w:t>
      </w:r>
      <w:r w:rsidR="007C5C37">
        <w:rPr>
          <w:rFonts w:ascii="Crimson Pro ExtraLight" w:hAnsi="Crimson Pro ExtraLight"/>
          <w:sz w:val="24"/>
        </w:rPr>
        <w:t>the research project is aiming to provide a solution for the identified lack of inclusive catalog and tracking of the COVID-19 situation in the locality.</w:t>
      </w:r>
    </w:p>
    <w:p w:rsidR="0094711F" w:rsidRDefault="0094711F" w:rsidP="00816440">
      <w:pPr>
        <w:keepNext/>
        <w:keepLines/>
        <w:spacing w:line="276" w:lineRule="auto"/>
        <w:jc w:val="both"/>
        <w:rPr>
          <w:rFonts w:ascii="Crimson Pro ExtraLight" w:hAnsi="Crimson Pro ExtraLight"/>
          <w:sz w:val="24"/>
        </w:rPr>
      </w:pPr>
      <w:r>
        <w:rPr>
          <w:rFonts w:ascii="Crimson Pro ExtraLight" w:hAnsi="Crimson Pro ExtraLight"/>
          <w:sz w:val="24"/>
        </w:rPr>
        <w:tab/>
      </w:r>
      <w:r w:rsidR="00F37DC3">
        <w:rPr>
          <w:rFonts w:ascii="Crimson Pro ExtraLight" w:hAnsi="Crimson Pro ExtraLight"/>
          <w:sz w:val="24"/>
        </w:rPr>
        <w:t xml:space="preserve">Additionally, for the development protocol, the researcher </w:t>
      </w:r>
      <w:r w:rsidR="00F37DC3" w:rsidRPr="00F37DC3">
        <w:rPr>
          <w:rFonts w:ascii="Crimson Pro ExtraLight" w:hAnsi="Crimson Pro ExtraLight"/>
          <w:sz w:val="24"/>
        </w:rPr>
        <w:t>will employ a Software Development Life Cycle (SDLC) model called Agile.</w:t>
      </w:r>
      <w:r w:rsidR="00F37DC3">
        <w:rPr>
          <w:rFonts w:ascii="Crimson Pro ExtraLight" w:hAnsi="Crimson Pro ExtraLight"/>
          <w:sz w:val="24"/>
        </w:rPr>
        <w:t xml:space="preserve"> </w:t>
      </w:r>
      <w:r w:rsidR="00F37DC3" w:rsidRPr="00F37DC3">
        <w:rPr>
          <w:rFonts w:ascii="Crimson Pro ExtraLight" w:hAnsi="Crimson Pro ExtraLight"/>
          <w:sz w:val="24"/>
        </w:rPr>
        <w:t>For the development of softwares, it is highly necessary to adopt SDLC models for it provides a compelling foundation as well as a clearly defined strategy for the development of the software applications. The most basic SDLC model adopted is Waterfall for software and web development (Chandra, 2015; Kumar Pal, 2018). However, adopting the classical waterfall model in</w:t>
      </w:r>
      <w:bookmarkStart w:id="0" w:name="_GoBack"/>
      <w:bookmarkEnd w:id="0"/>
      <w:r w:rsidR="00F37DC3" w:rsidRPr="00F37DC3">
        <w:rPr>
          <w:rFonts w:ascii="Crimson Pro ExtraLight" w:hAnsi="Crimson Pro ExtraLight"/>
          <w:sz w:val="24"/>
        </w:rPr>
        <w:t xml:space="preserve"> a real-world web application development project is impractical since it is idealistic and challenging to implement (Kumar Pal, 2018).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452E20" w:rsidRPr="00452E20" w:rsidRDefault="00452E20" w:rsidP="00816440">
      <w:pPr>
        <w:keepNext/>
        <w:keepLines/>
        <w:spacing w:line="276" w:lineRule="auto"/>
        <w:jc w:val="center"/>
        <w:rPr>
          <w:rFonts w:ascii="Crimson Pro ExtraLight" w:hAnsi="Crimson Pro ExtraLight"/>
          <w:b/>
          <w:sz w:val="24"/>
          <w:lang w:val="en-GB"/>
        </w:rPr>
      </w:pPr>
      <w:r w:rsidRPr="00452E20">
        <w:rPr>
          <w:rFonts w:ascii="Crimson Pro ExtraLight" w:hAnsi="Crimson Pro ExtraLight"/>
          <w:b/>
          <w:i/>
          <w:sz w:val="24"/>
        </w:rPr>
        <w:drawing>
          <wp:inline distT="0" distB="0" distL="0" distR="0" wp14:anchorId="62C7E8F1" wp14:editId="2A405CC3">
            <wp:extent cx="4692801" cy="1938528"/>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704535" cy="1943375"/>
                    </a:xfrm>
                    <a:prstGeom prst="rect">
                      <a:avLst/>
                    </a:prstGeom>
                    <a:noFill/>
                    <a:ln>
                      <a:noFill/>
                    </a:ln>
                  </pic:spPr>
                </pic:pic>
              </a:graphicData>
            </a:graphic>
          </wp:inline>
        </w:drawing>
      </w:r>
    </w:p>
    <w:p w:rsidR="00452E20" w:rsidRPr="00452E20" w:rsidRDefault="00452E20" w:rsidP="00816440">
      <w:pPr>
        <w:keepNext/>
        <w:keepLines/>
        <w:spacing w:line="276" w:lineRule="auto"/>
        <w:jc w:val="center"/>
        <w:rPr>
          <w:rFonts w:ascii="Crimson Pro ExtraLight" w:hAnsi="Crimson Pro ExtraLight"/>
          <w:sz w:val="24"/>
          <w:lang w:val="en-GB"/>
        </w:rPr>
      </w:pPr>
      <w:r w:rsidRPr="00452E20">
        <w:rPr>
          <w:rFonts w:ascii="Crimson Pro ExtraLight" w:hAnsi="Crimson Pro ExtraLight"/>
          <w:b/>
          <w:i/>
          <w:sz w:val="24"/>
          <w:lang w:val="en-GB"/>
        </w:rPr>
        <w:t>Figure 2.</w:t>
      </w:r>
      <w:r w:rsidRPr="00452E20">
        <w:rPr>
          <w:rFonts w:ascii="Crimson Pro ExtraLight" w:hAnsi="Crimson Pro ExtraLight"/>
          <w:sz w:val="24"/>
          <w:lang w:val="en-GB"/>
        </w:rPr>
        <w:t xml:space="preserve"> Agile Software Development Life Cycle Model</w:t>
      </w:r>
    </w:p>
    <w:p w:rsidR="00452E20" w:rsidRDefault="00452E20" w:rsidP="00816440">
      <w:pPr>
        <w:keepNext/>
        <w:keepLines/>
        <w:spacing w:line="276" w:lineRule="auto"/>
        <w:jc w:val="both"/>
        <w:rPr>
          <w:rFonts w:ascii="Crimson Pro ExtraLight" w:hAnsi="Crimson Pro ExtraLight"/>
          <w:sz w:val="24"/>
          <w:lang w:val="en-GB"/>
        </w:rPr>
      </w:pPr>
      <w:r w:rsidRPr="00452E20">
        <w:rPr>
          <w:rFonts w:ascii="Crimson Pro ExtraLight" w:hAnsi="Crimson Pro ExtraLight"/>
          <w:sz w:val="24"/>
          <w:lang w:val="en-GB"/>
        </w:rPr>
        <w:lastRenderedPageBreak/>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rsidRPr="00452E20">
        <w:rPr>
          <w:rFonts w:ascii="Crimson Pro ExtraLight" w:hAnsi="Crimson Pro ExtraLight"/>
          <w:sz w:val="24"/>
          <w:lang w:val="en-GB"/>
        </w:rPr>
        <w:fldChar w:fldCharType="begin" w:fldLock="1"/>
      </w:r>
      <w:r w:rsidRPr="00452E20">
        <w:rPr>
          <w:rFonts w:ascii="Crimson Pro ExtraLight" w:hAnsi="Crimson Pro ExtraLight"/>
          <w:sz w:val="24"/>
          <w:lang w:val="en-GB"/>
        </w:rPr>
        <w:instrText xml:space="preserve"> ADDIN ZOTERO_ITEM CSL_CITATION {"citationID":"V8Qnn2a7","properties":{"formattedCitation":"(Chandra, 2015)","plainCitation":"(Chandra, 2015)","noteIndex":0},"citationItems":[{"id":"DSC84qUs/l6B6JNHd","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rsidRPr="00452E20">
        <w:rPr>
          <w:rFonts w:ascii="Crimson Pro ExtraLight" w:hAnsi="Crimson Pro ExtraLight"/>
          <w:sz w:val="24"/>
          <w:lang w:val="en-GB"/>
        </w:rPr>
        <w:fldChar w:fldCharType="separate"/>
      </w:r>
      <w:r w:rsidRPr="00452E20">
        <w:rPr>
          <w:rFonts w:ascii="Crimson Pro ExtraLight" w:hAnsi="Crimson Pro ExtraLight"/>
          <w:sz w:val="24"/>
          <w:lang w:val="en-GB"/>
        </w:rPr>
        <w:t>(Chandra, 2015)</w:t>
      </w:r>
      <w:r w:rsidRPr="00452E20">
        <w:rPr>
          <w:rFonts w:ascii="Crimson Pro ExtraLight" w:hAnsi="Crimson Pro ExtraLight"/>
          <w:sz w:val="24"/>
        </w:rPr>
        <w:fldChar w:fldCharType="end"/>
      </w:r>
      <w:r w:rsidRPr="00452E20">
        <w:rPr>
          <w:rFonts w:ascii="Crimson Pro ExtraLight" w:hAnsi="Crimson Pro ExtraLight"/>
          <w:sz w:val="24"/>
          <w:lang w:val="en-GB"/>
        </w:rP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rsidRPr="00452E20">
        <w:rPr>
          <w:rFonts w:ascii="Crimson Pro ExtraLight" w:hAnsi="Crimson Pro ExtraLight"/>
          <w:sz w:val="24"/>
          <w:lang w:val="en-GB"/>
        </w:rPr>
        <w:fldChar w:fldCharType="begin" w:fldLock="1"/>
      </w:r>
      <w:r w:rsidRPr="00452E20">
        <w:rPr>
          <w:rFonts w:ascii="Crimson Pro ExtraLight" w:hAnsi="Crimson Pro ExtraLight"/>
          <w:sz w:val="24"/>
          <w:lang w:val="en-GB"/>
        </w:rPr>
        <w:instrText xml:space="preserve"> ADDIN ZOTERO_ITEM CSL_CITATION {"citationID":"V3hjZtvB","properties":{"formattedCitation":"(Dixit et al., 2020)","plainCitation":"(Dixit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rsidRPr="00452E20">
        <w:rPr>
          <w:rFonts w:ascii="Crimson Pro ExtraLight" w:hAnsi="Crimson Pro ExtraLight"/>
          <w:sz w:val="24"/>
          <w:lang w:val="en-GB"/>
        </w:rPr>
        <w:fldChar w:fldCharType="separate"/>
      </w:r>
      <w:r w:rsidRPr="00452E20">
        <w:rPr>
          <w:rFonts w:ascii="Crimson Pro ExtraLight" w:hAnsi="Crimson Pro ExtraLight"/>
          <w:sz w:val="24"/>
          <w:lang w:val="en-GB"/>
        </w:rPr>
        <w:t>(Dixit et al., 2020)</w:t>
      </w:r>
      <w:r w:rsidRPr="00452E20">
        <w:rPr>
          <w:rFonts w:ascii="Crimson Pro ExtraLight" w:hAnsi="Crimson Pro ExtraLight"/>
          <w:sz w:val="24"/>
        </w:rPr>
        <w:fldChar w:fldCharType="end"/>
      </w:r>
      <w:r w:rsidRPr="00452E20">
        <w:rPr>
          <w:rFonts w:ascii="Crimson Pro ExtraLight" w:hAnsi="Crimson Pro ExtraLight"/>
          <w:sz w:val="24"/>
          <w:lang w:val="en-GB"/>
        </w:rPr>
        <w:t>. Thus, the research project design will also adopt the Agile Model software development cycle.</w:t>
      </w:r>
    </w:p>
    <w:p w:rsidR="00C01C28" w:rsidRDefault="00C01C28" w:rsidP="00816440">
      <w:pPr>
        <w:keepNext/>
        <w:keepLines/>
        <w:spacing w:line="276" w:lineRule="auto"/>
        <w:jc w:val="both"/>
        <w:rPr>
          <w:rFonts w:ascii="Crimson Pro ExtraLight" w:hAnsi="Crimson Pro ExtraLight"/>
          <w:b/>
          <w:sz w:val="24"/>
          <w:lang w:val="en-GB"/>
        </w:rPr>
      </w:pPr>
      <w:r w:rsidRPr="00C01C28">
        <w:rPr>
          <w:rFonts w:ascii="Crimson Pro ExtraLight" w:hAnsi="Crimson Pro ExtraLight"/>
          <w:b/>
          <w:sz w:val="24"/>
          <w:lang w:val="en-GB"/>
        </w:rPr>
        <w:t>Materials and Methods</w:t>
      </w:r>
    </w:p>
    <w:p w:rsidR="00665878" w:rsidRDefault="00665878" w:rsidP="00816440">
      <w:pPr>
        <w:keepNext/>
        <w:keepLines/>
        <w:spacing w:line="276" w:lineRule="auto"/>
        <w:jc w:val="both"/>
        <w:rPr>
          <w:rFonts w:ascii="Crimson Pro ExtraLight" w:hAnsi="Crimson Pro ExtraLight"/>
          <w:b/>
          <w:sz w:val="24"/>
          <w:lang w:val="en-GB"/>
        </w:rPr>
      </w:pPr>
      <w:r>
        <w:rPr>
          <w:rFonts w:ascii="Crimson Pro ExtraLight" w:hAnsi="Crimson Pro ExtraLight"/>
          <w:b/>
          <w:sz w:val="24"/>
          <w:lang w:val="en-GB"/>
        </w:rPr>
        <w:tab/>
      </w:r>
      <w:r w:rsidR="00E848D5">
        <w:rPr>
          <w:rFonts w:ascii="Crimson Pro ExtraLight" w:hAnsi="Crimson Pro ExtraLight"/>
          <w:b/>
          <w:sz w:val="24"/>
          <w:lang w:val="en-GB"/>
        </w:rPr>
        <w:t>Pre-development Phase</w:t>
      </w:r>
    </w:p>
    <w:p w:rsidR="00E848D5" w:rsidRDefault="00E848D5" w:rsidP="00816440">
      <w:pPr>
        <w:keepNext/>
        <w:keepLines/>
        <w:spacing w:line="276" w:lineRule="auto"/>
        <w:jc w:val="both"/>
        <w:rPr>
          <w:rFonts w:ascii="Crimson Pro ExtraLight" w:hAnsi="Crimson Pro ExtraLight"/>
          <w:b/>
          <w:sz w:val="24"/>
          <w:lang w:val="en-GB"/>
        </w:rPr>
      </w:pPr>
      <w:r>
        <w:rPr>
          <w:rFonts w:ascii="Crimson Pro ExtraLight" w:hAnsi="Crimson Pro ExtraLight"/>
          <w:b/>
          <w:sz w:val="24"/>
          <w:lang w:val="en-GB"/>
        </w:rPr>
        <w:tab/>
        <w:t>Materials</w:t>
      </w:r>
    </w:p>
    <w:p w:rsidR="00E848D5" w:rsidRDefault="00E848D5" w:rsidP="00816440">
      <w:pPr>
        <w:keepNext/>
        <w:keepLines/>
        <w:spacing w:line="276" w:lineRule="auto"/>
        <w:jc w:val="both"/>
        <w:rPr>
          <w:rFonts w:ascii="Crimson Pro ExtraLight" w:hAnsi="Crimson Pro ExtraLight"/>
          <w:b/>
          <w:sz w:val="24"/>
          <w:lang w:val="en-GB"/>
        </w:rPr>
      </w:pPr>
      <w:r>
        <w:rPr>
          <w:rFonts w:ascii="Crimson Pro ExtraLight" w:hAnsi="Crimson Pro ExtraLight"/>
          <w:b/>
          <w:sz w:val="24"/>
          <w:lang w:val="en-GB"/>
        </w:rPr>
        <w:tab/>
        <w:t>Designing the Web Application</w:t>
      </w:r>
    </w:p>
    <w:p w:rsidR="00E848D5" w:rsidRDefault="00E848D5" w:rsidP="00816440">
      <w:pPr>
        <w:keepNext/>
        <w:keepLines/>
        <w:spacing w:line="276" w:lineRule="auto"/>
        <w:jc w:val="both"/>
        <w:rPr>
          <w:rFonts w:ascii="Crimson Pro ExtraLight" w:hAnsi="Crimson Pro ExtraLight"/>
          <w:b/>
          <w:sz w:val="24"/>
          <w:lang w:val="en-GB"/>
        </w:rPr>
      </w:pPr>
      <w:r>
        <w:rPr>
          <w:rFonts w:ascii="Crimson Pro ExtraLight" w:hAnsi="Crimson Pro ExtraLight"/>
          <w:b/>
          <w:sz w:val="24"/>
          <w:lang w:val="en-GB"/>
        </w:rPr>
        <w:tab/>
        <w:t>System Flow</w:t>
      </w:r>
    </w:p>
    <w:p w:rsidR="00E848D5" w:rsidRDefault="00E848D5" w:rsidP="00816440">
      <w:pPr>
        <w:keepNext/>
        <w:keepLines/>
        <w:spacing w:line="276" w:lineRule="auto"/>
        <w:jc w:val="both"/>
        <w:rPr>
          <w:rFonts w:ascii="Crimson Pro ExtraLight" w:hAnsi="Crimson Pro ExtraLight"/>
          <w:b/>
          <w:sz w:val="24"/>
          <w:lang w:val="en-GB"/>
        </w:rPr>
      </w:pPr>
      <w:r>
        <w:rPr>
          <w:rFonts w:ascii="Crimson Pro ExtraLight" w:hAnsi="Crimson Pro ExtraLight"/>
          <w:b/>
          <w:sz w:val="24"/>
          <w:lang w:val="en-GB"/>
        </w:rPr>
        <w:tab/>
        <w:t>System Design</w:t>
      </w:r>
    </w:p>
    <w:p w:rsidR="00E848D5" w:rsidRDefault="00E848D5" w:rsidP="00816440">
      <w:pPr>
        <w:keepNext/>
        <w:keepLines/>
        <w:spacing w:line="276" w:lineRule="auto"/>
        <w:jc w:val="both"/>
        <w:rPr>
          <w:rFonts w:ascii="Crimson Pro ExtraLight" w:hAnsi="Crimson Pro ExtraLight"/>
          <w:b/>
          <w:sz w:val="24"/>
          <w:lang w:val="en-GB"/>
        </w:rPr>
      </w:pPr>
      <w:r>
        <w:rPr>
          <w:rFonts w:ascii="Crimson Pro ExtraLight" w:hAnsi="Crimson Pro ExtraLight"/>
          <w:b/>
          <w:sz w:val="24"/>
          <w:lang w:val="en-GB"/>
        </w:rPr>
        <w:t>Web Application Testing and Simulation</w:t>
      </w:r>
    </w:p>
    <w:p w:rsidR="00E848D5" w:rsidRPr="00C01C28" w:rsidRDefault="00E848D5" w:rsidP="00816440">
      <w:pPr>
        <w:keepNext/>
        <w:keepLines/>
        <w:spacing w:line="276" w:lineRule="auto"/>
        <w:jc w:val="both"/>
        <w:rPr>
          <w:rFonts w:ascii="Crimson Pro ExtraLight" w:hAnsi="Crimson Pro ExtraLight"/>
          <w:b/>
          <w:sz w:val="24"/>
          <w:lang w:val="en-GB"/>
        </w:rPr>
      </w:pPr>
      <w:r>
        <w:rPr>
          <w:rFonts w:ascii="Crimson Pro ExtraLight" w:hAnsi="Crimson Pro ExtraLight"/>
          <w:b/>
          <w:sz w:val="24"/>
          <w:lang w:val="en-GB"/>
        </w:rPr>
        <w:tab/>
      </w:r>
    </w:p>
    <w:p w:rsidR="00C01C28" w:rsidRPr="00452E20" w:rsidRDefault="00C01C28" w:rsidP="00816440">
      <w:pPr>
        <w:keepNext/>
        <w:keepLines/>
        <w:spacing w:line="276" w:lineRule="auto"/>
        <w:jc w:val="both"/>
        <w:rPr>
          <w:rFonts w:ascii="Crimson Pro ExtraLight" w:hAnsi="Crimson Pro ExtraLight"/>
          <w:sz w:val="24"/>
          <w:lang w:val="en-GB"/>
        </w:rPr>
      </w:pPr>
    </w:p>
    <w:sectPr w:rsidR="00C01C28" w:rsidRPr="00452E20" w:rsidSect="002F7124">
      <w:pgSz w:w="12240" w:h="21600"/>
      <w:pgMar w:top="1440" w:right="1800" w:bottom="576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rimson Pro ExtraLight">
    <w:panose1 w:val="00000000000000000000"/>
    <w:charset w:val="00"/>
    <w:family w:val="auto"/>
    <w:pitch w:val="variable"/>
    <w:sig w:usb0="A00000FF" w:usb1="5000E04B" w:usb2="00000000" w:usb3="00000000" w:csb0="00000193"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zMDIzMzO1NDAyNDZT0lEKTi0uzszPAykwrAUAeq4iyiwAAAA="/>
  </w:docVars>
  <w:rsids>
    <w:rsidRoot w:val="00BA5A19"/>
    <w:rsid w:val="00084617"/>
    <w:rsid w:val="001B0E23"/>
    <w:rsid w:val="001B4AAA"/>
    <w:rsid w:val="001C6AAF"/>
    <w:rsid w:val="002867BC"/>
    <w:rsid w:val="002E388E"/>
    <w:rsid w:val="002F57A3"/>
    <w:rsid w:val="002F7124"/>
    <w:rsid w:val="00452E20"/>
    <w:rsid w:val="00660710"/>
    <w:rsid w:val="00665878"/>
    <w:rsid w:val="007705CB"/>
    <w:rsid w:val="007C5C37"/>
    <w:rsid w:val="00814DCF"/>
    <w:rsid w:val="00816440"/>
    <w:rsid w:val="0094711F"/>
    <w:rsid w:val="009904D4"/>
    <w:rsid w:val="00A42B1A"/>
    <w:rsid w:val="00A51005"/>
    <w:rsid w:val="00BA5A19"/>
    <w:rsid w:val="00C01C28"/>
    <w:rsid w:val="00E460E8"/>
    <w:rsid w:val="00E848D5"/>
    <w:rsid w:val="00EB2181"/>
    <w:rsid w:val="00F37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5AA1E"/>
  <w15:chartTrackingRefBased/>
  <w15:docId w15:val="{C59418DB-E87C-4490-B660-9E1B50F20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targetScreenSz w:val="1920x120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A1F81-2953-458D-BF8B-66CFF6241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Pages>
  <Words>1049</Words>
  <Characters>5982</Characters>
  <Application>Microsoft Office Word</Application>
  <DocSecurity>0</DocSecurity>
  <Lines>49</Lines>
  <Paragraphs>14</Paragraphs>
  <ScaleCrop>false</ScaleCrop>
  <Company/>
  <LinksUpToDate>false</LinksUpToDate>
  <CharactersWithSpaces>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38</cp:revision>
  <dcterms:created xsi:type="dcterms:W3CDTF">2022-05-21T10:31:00Z</dcterms:created>
  <dcterms:modified xsi:type="dcterms:W3CDTF">2022-05-21T10:51:00Z</dcterms:modified>
</cp:coreProperties>
</file>